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78AA55" w14:textId="179E04C5" w:rsidR="00021790" w:rsidRDefault="00021790" w:rsidP="00021790">
      <w:pPr>
        <w:spacing w:after="0"/>
        <w:rPr>
          <w:b/>
          <w:bCs/>
          <w:color w:val="C00000"/>
          <w:sz w:val="28"/>
          <w:szCs w:val="28"/>
        </w:rPr>
      </w:pPr>
      <w:r>
        <w:rPr>
          <w:noProof/>
          <w:lang w:val="en-US"/>
        </w:rPr>
        <w:drawing>
          <wp:anchor distT="0" distB="0" distL="114300" distR="114300" simplePos="0" relativeHeight="251659264" behindDoc="0" locked="0" layoutInCell="1" allowOverlap="1" wp14:anchorId="1928D033" wp14:editId="72514D35">
            <wp:simplePos x="0" y="0"/>
            <wp:positionH relativeFrom="margin">
              <wp:posOffset>-123190</wp:posOffset>
            </wp:positionH>
            <wp:positionV relativeFrom="paragraph">
              <wp:posOffset>-327660</wp:posOffset>
            </wp:positionV>
            <wp:extent cx="1440180" cy="1911701"/>
            <wp:effectExtent l="0" t="0" r="7620" b="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282" t="31225" r="55256" b="13390"/>
                    <a:stretch/>
                  </pic:blipFill>
                  <pic:spPr bwMode="auto">
                    <a:xfrm>
                      <a:off x="0" y="0"/>
                      <a:ext cx="1440180" cy="1911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5C1BFB9" w14:textId="0E31D196" w:rsidR="00487404" w:rsidRDefault="00021790" w:rsidP="00487404">
      <w:pPr>
        <w:spacing w:after="0"/>
        <w:jc w:val="both"/>
        <w:rPr>
          <w:b/>
          <w:bCs/>
          <w:color w:val="C00000"/>
          <w:sz w:val="28"/>
          <w:szCs w:val="28"/>
        </w:rPr>
      </w:pPr>
      <w:r>
        <w:rPr>
          <w:b/>
          <w:bCs/>
          <w:color w:val="C00000"/>
          <w:sz w:val="28"/>
          <w:szCs w:val="28"/>
        </w:rPr>
        <w:tab/>
      </w:r>
      <w:r>
        <w:rPr>
          <w:b/>
          <w:bCs/>
          <w:color w:val="C00000"/>
          <w:sz w:val="28"/>
          <w:szCs w:val="28"/>
        </w:rPr>
        <w:tab/>
      </w:r>
      <w:r>
        <w:rPr>
          <w:b/>
          <w:bCs/>
          <w:color w:val="C00000"/>
          <w:sz w:val="28"/>
          <w:szCs w:val="28"/>
        </w:rPr>
        <w:tab/>
      </w:r>
      <w:r w:rsidRPr="00C906F7">
        <w:rPr>
          <w:b/>
          <w:bCs/>
          <w:color w:val="C00000"/>
          <w:sz w:val="28"/>
          <w:szCs w:val="28"/>
        </w:rPr>
        <w:t>Tool</w:t>
      </w:r>
      <w:r w:rsidR="00300F30">
        <w:rPr>
          <w:b/>
          <w:bCs/>
          <w:color w:val="C00000"/>
          <w:sz w:val="28"/>
          <w:szCs w:val="28"/>
        </w:rPr>
        <w:t xml:space="preserve"> 2.2</w:t>
      </w:r>
      <w:r w:rsidRPr="00C906F7">
        <w:rPr>
          <w:b/>
          <w:bCs/>
          <w:color w:val="C00000"/>
          <w:sz w:val="28"/>
          <w:szCs w:val="28"/>
        </w:rPr>
        <w:t xml:space="preserve">: </w:t>
      </w:r>
      <w:r w:rsidR="000C377B">
        <w:rPr>
          <w:b/>
          <w:bCs/>
          <w:color w:val="C00000"/>
          <w:sz w:val="28"/>
          <w:szCs w:val="28"/>
        </w:rPr>
        <w:t>SCAN - COMMUNITY</w:t>
      </w:r>
      <w:r w:rsidR="00487404">
        <w:rPr>
          <w:b/>
          <w:bCs/>
          <w:color w:val="C00000"/>
          <w:sz w:val="28"/>
          <w:szCs w:val="28"/>
        </w:rPr>
        <w:t xml:space="preserve"> READINESS QUESTIONS</w:t>
      </w:r>
    </w:p>
    <w:p w14:paraId="57893B3E" w14:textId="22B3CB11" w:rsidR="00021790" w:rsidRPr="009D6BBA" w:rsidRDefault="00021790" w:rsidP="00021790">
      <w:pPr>
        <w:spacing w:after="0"/>
        <w:rPr>
          <w:i/>
          <w:iCs/>
        </w:rPr>
      </w:pPr>
      <w:r>
        <w:rPr>
          <w:b/>
          <w:bCs/>
          <w:color w:val="C00000"/>
          <w:sz w:val="28"/>
          <w:szCs w:val="28"/>
        </w:rPr>
        <w:tab/>
      </w:r>
      <w:r>
        <w:rPr>
          <w:b/>
          <w:bCs/>
          <w:color w:val="C00000"/>
          <w:sz w:val="28"/>
          <w:szCs w:val="28"/>
        </w:rPr>
        <w:tab/>
      </w:r>
      <w:r>
        <w:rPr>
          <w:b/>
          <w:bCs/>
          <w:color w:val="C00000"/>
          <w:sz w:val="28"/>
          <w:szCs w:val="28"/>
        </w:rPr>
        <w:tab/>
      </w:r>
    </w:p>
    <w:p w14:paraId="46B2A2A6" w14:textId="263A07DD" w:rsidR="00021790" w:rsidRDefault="00021790" w:rsidP="00021790"/>
    <w:p w14:paraId="1B4C5E7D" w14:textId="5BD19389" w:rsidR="00021790" w:rsidRDefault="00021790" w:rsidP="00021790"/>
    <w:p w14:paraId="1215DC78" w14:textId="77777777" w:rsidR="00021790" w:rsidRDefault="00021790" w:rsidP="00021790"/>
    <w:p w14:paraId="4E168E13" w14:textId="5EECF780" w:rsidR="00021790" w:rsidRDefault="00021790" w:rsidP="00021790">
      <w:pPr>
        <w:rPr>
          <w:b/>
          <w:bCs/>
        </w:rPr>
      </w:pPr>
    </w:p>
    <w:p w14:paraId="52554B96" w14:textId="5D02B9B1" w:rsidR="00021790" w:rsidRPr="00C906F7" w:rsidRDefault="00021790" w:rsidP="00021790">
      <w:pPr>
        <w:rPr>
          <w:i/>
          <w:iCs/>
        </w:rPr>
      </w:pPr>
      <w:r w:rsidRPr="003B7C3F">
        <w:rPr>
          <w:b/>
          <w:bCs/>
        </w:rPr>
        <w:t xml:space="preserve">Section in </w:t>
      </w:r>
      <w:r>
        <w:rPr>
          <w:b/>
          <w:bCs/>
        </w:rPr>
        <w:t xml:space="preserve">Planner: </w:t>
      </w:r>
      <w:r>
        <w:rPr>
          <w:b/>
          <w:bCs/>
        </w:rPr>
        <w:tab/>
      </w:r>
      <w:r>
        <w:rPr>
          <w:b/>
          <w:bCs/>
        </w:rPr>
        <w:tab/>
      </w:r>
      <w:r w:rsidRPr="004D631B">
        <w:rPr>
          <w:b/>
          <w:bCs/>
        </w:rPr>
        <w:t>P</w:t>
      </w:r>
      <w:r w:rsidR="00854F4E">
        <w:rPr>
          <w:b/>
          <w:bCs/>
        </w:rPr>
        <w:t>hase</w:t>
      </w:r>
      <w:r w:rsidRPr="004D631B">
        <w:rPr>
          <w:b/>
          <w:bCs/>
        </w:rPr>
        <w:t xml:space="preserve"> 1, Step </w:t>
      </w:r>
      <w:r>
        <w:rPr>
          <w:b/>
          <w:bCs/>
        </w:rPr>
        <w:t>2</w:t>
      </w:r>
      <w:r w:rsidR="00D44ED0">
        <w:rPr>
          <w:b/>
          <w:bCs/>
        </w:rPr>
        <w:t xml:space="preserve"> (2.1)</w:t>
      </w:r>
    </w:p>
    <w:p w14:paraId="2D41ADC8" w14:textId="2DAE243B" w:rsidR="00021790" w:rsidRDefault="00021790" w:rsidP="00021790">
      <w:pPr>
        <w:rPr>
          <w:b/>
          <w:bCs/>
        </w:rPr>
      </w:pPr>
    </w:p>
    <w:p w14:paraId="4BB4A7E6" w14:textId="5F2442DF" w:rsidR="00021790" w:rsidRDefault="00021790" w:rsidP="00021790">
      <w:pPr>
        <w:rPr>
          <w:b/>
          <w:bCs/>
        </w:rPr>
      </w:pPr>
      <w:r w:rsidRPr="003B7C3F">
        <w:rPr>
          <w:b/>
          <w:bCs/>
        </w:rPr>
        <w:t>Why is this important</w:t>
      </w:r>
      <w:r>
        <w:rPr>
          <w:b/>
          <w:bCs/>
        </w:rPr>
        <w:t>?</w:t>
      </w:r>
    </w:p>
    <w:p w14:paraId="6A6ED5BB" w14:textId="73BDE607" w:rsidR="00021790" w:rsidRPr="00021790" w:rsidRDefault="00EA70BA" w:rsidP="00021790">
      <w:pPr>
        <w:spacing w:after="0" w:line="240" w:lineRule="auto"/>
        <w:rPr>
          <w:rFonts w:cstheme="minorHAnsi"/>
          <w:lang w:val="en"/>
        </w:rPr>
      </w:pPr>
      <w:r>
        <w:rPr>
          <w:rFonts w:cstheme="minorHAnsi"/>
          <w:lang w:val="en"/>
        </w:rPr>
        <w:t xml:space="preserve">Your assessment of </w:t>
      </w:r>
      <w:r w:rsidR="00021790" w:rsidRPr="00021790">
        <w:rPr>
          <w:rFonts w:cstheme="minorHAnsi"/>
          <w:lang w:val="en"/>
        </w:rPr>
        <w:t xml:space="preserve">local community (environment) </w:t>
      </w:r>
      <w:r w:rsidR="000524D0">
        <w:rPr>
          <w:rFonts w:cstheme="minorHAnsi"/>
          <w:lang w:val="en"/>
        </w:rPr>
        <w:t xml:space="preserve">‘readiness’ </w:t>
      </w:r>
      <w:r w:rsidR="00021790" w:rsidRPr="00021790">
        <w:rPr>
          <w:rFonts w:cstheme="minorHAnsi"/>
          <w:lang w:val="en"/>
        </w:rPr>
        <w:t xml:space="preserve">creates a snapshot of </w:t>
      </w:r>
      <w:r>
        <w:rPr>
          <w:rFonts w:cstheme="minorHAnsi"/>
          <w:lang w:val="en"/>
        </w:rPr>
        <w:t>the</w:t>
      </w:r>
      <w:r w:rsidR="00021790">
        <w:rPr>
          <w:rFonts w:cstheme="minorHAnsi"/>
          <w:lang w:val="en"/>
        </w:rPr>
        <w:t xml:space="preserve"> </w:t>
      </w:r>
      <w:r w:rsidR="00021790" w:rsidRPr="00021790">
        <w:rPr>
          <w:rFonts w:cstheme="minorHAnsi"/>
          <w:lang w:val="en"/>
        </w:rPr>
        <w:t xml:space="preserve">setting, identifies relevant trends, events, strengths, gaps, or areas of concern, and gathers </w:t>
      </w:r>
      <w:r w:rsidR="00021790" w:rsidRPr="00021790">
        <w:rPr>
          <w:rFonts w:cstheme="minorHAnsi"/>
        </w:rPr>
        <w:t>the information</w:t>
      </w:r>
      <w:r w:rsidR="00021790" w:rsidRPr="00021790">
        <w:rPr>
          <w:rFonts w:cstheme="minorHAnsi"/>
          <w:lang w:val="en"/>
        </w:rPr>
        <w:t xml:space="preserve"> needed to plan for successful implementation and sustainability of the proposed program. </w:t>
      </w:r>
    </w:p>
    <w:p w14:paraId="6A3DAB69" w14:textId="77777777" w:rsidR="00EA70BA" w:rsidRDefault="00EA70BA" w:rsidP="00021790">
      <w:pPr>
        <w:rPr>
          <w:b/>
          <w:bCs/>
        </w:rPr>
      </w:pPr>
    </w:p>
    <w:p w14:paraId="6AD91BD6" w14:textId="659632A6" w:rsidR="00021790" w:rsidRDefault="00021790" w:rsidP="00021790">
      <w:pPr>
        <w:rPr>
          <w:b/>
          <w:bCs/>
        </w:rPr>
      </w:pPr>
      <w:r w:rsidRPr="003B7C3F">
        <w:rPr>
          <w:b/>
          <w:bCs/>
        </w:rPr>
        <w:t>How to use this tool</w:t>
      </w:r>
      <w:r>
        <w:rPr>
          <w:b/>
          <w:bCs/>
        </w:rPr>
        <w:t>:</w:t>
      </w:r>
    </w:p>
    <w:p w14:paraId="0324BF9E" w14:textId="0A59DCD8" w:rsidR="00EA70BA" w:rsidRDefault="00487404" w:rsidP="00307B50">
      <w:pPr>
        <w:spacing w:after="0"/>
      </w:pPr>
      <w:r>
        <w:t>Review the issues identified in the worksheet as they relate to</w:t>
      </w:r>
      <w:r w:rsidR="004C7A07">
        <w:t xml:space="preserve"> your</w:t>
      </w:r>
      <w:r>
        <w:t xml:space="preserve"> organizational setting and planning </w:t>
      </w:r>
      <w:r w:rsidR="007D762E">
        <w:t xml:space="preserve">environment </w:t>
      </w:r>
      <w:r>
        <w:t>including health partners</w:t>
      </w:r>
      <w:r w:rsidR="0062788A">
        <w:t xml:space="preserve"> and program</w:t>
      </w:r>
      <w:r w:rsidR="002B0FB9">
        <w:t xml:space="preserve"> </w:t>
      </w:r>
      <w:r>
        <w:t>participants</w:t>
      </w:r>
      <w:r w:rsidR="0062788A">
        <w:t>.</w:t>
      </w:r>
      <w:r>
        <w:t xml:space="preserve"> Consider whether you need to explore any of these further with your p</w:t>
      </w:r>
      <w:r w:rsidR="00DE4A71">
        <w:t>lanning partners.</w:t>
      </w:r>
      <w:r>
        <w:t xml:space="preserve"> </w:t>
      </w:r>
      <w:r w:rsidR="000524D0">
        <w:t>Contact relevant stakeholders including colleagues, provider agencies, your health network</w:t>
      </w:r>
      <w:r w:rsidR="00EB2889">
        <w:t>,</w:t>
      </w:r>
      <w:r w:rsidR="000524D0">
        <w:t xml:space="preserve"> </w:t>
      </w:r>
      <w:r w:rsidR="002B0FB9">
        <w:t>people with stroke</w:t>
      </w:r>
      <w:r w:rsidR="00EB2889">
        <w:t xml:space="preserve"> and caregivers</w:t>
      </w:r>
      <w:r w:rsidR="002B0FB9">
        <w:t>.</w:t>
      </w:r>
      <w:r w:rsidR="000524D0" w:rsidRPr="00EA70BA">
        <w:t xml:space="preserve"> </w:t>
      </w:r>
      <w:r w:rsidR="000524D0">
        <w:t xml:space="preserve"> </w:t>
      </w:r>
      <w:r w:rsidR="00EA70BA" w:rsidRPr="00EA70BA">
        <w:t xml:space="preserve">Review </w:t>
      </w:r>
      <w:r w:rsidR="000524D0">
        <w:t>your findings</w:t>
      </w:r>
      <w:r w:rsidR="00EA70BA" w:rsidRPr="00EA70BA">
        <w:t xml:space="preserve"> with your planning team to assess </w:t>
      </w:r>
      <w:r w:rsidR="000524D0">
        <w:t xml:space="preserve">impact on the </w:t>
      </w:r>
      <w:r w:rsidR="00EA70BA" w:rsidRPr="00EA70BA">
        <w:t>feasibility</w:t>
      </w:r>
      <w:r w:rsidR="000524D0">
        <w:t>,</w:t>
      </w:r>
      <w:r w:rsidR="00EA70BA" w:rsidRPr="00EA70BA">
        <w:t xml:space="preserve"> applicability</w:t>
      </w:r>
      <w:r w:rsidR="00FE21D8">
        <w:t xml:space="preserve">, </w:t>
      </w:r>
      <w:r w:rsidR="000524D0">
        <w:t>acceptability</w:t>
      </w:r>
      <w:r w:rsidR="00FE21D8">
        <w:t>, equity, and affordability</w:t>
      </w:r>
      <w:r w:rsidR="000524D0">
        <w:t xml:space="preserve"> of </w:t>
      </w:r>
      <w:r w:rsidR="00EA70BA" w:rsidRPr="00EA70BA">
        <w:t>i</w:t>
      </w:r>
      <w:r w:rsidR="000524D0">
        <w:t>mplementing</w:t>
      </w:r>
      <w:r w:rsidR="00EA70BA" w:rsidRPr="00EA70BA">
        <w:t xml:space="preserve"> a new program.</w:t>
      </w:r>
    </w:p>
    <w:p w14:paraId="260A5520" w14:textId="77777777" w:rsidR="00FE21D8" w:rsidRDefault="00FE21D8" w:rsidP="00307B50">
      <w:pPr>
        <w:spacing w:after="0"/>
      </w:pPr>
    </w:p>
    <w:p w14:paraId="70B96853" w14:textId="208C31A0" w:rsidR="009741AD" w:rsidRPr="00EA70BA" w:rsidRDefault="009741AD" w:rsidP="00307B50">
      <w:pPr>
        <w:spacing w:after="0"/>
      </w:pPr>
      <w:r>
        <w:t xml:space="preserve">Use and adapt </w:t>
      </w:r>
      <w:r w:rsidR="00307B50">
        <w:t xml:space="preserve">this question guide </w:t>
      </w:r>
      <w:r>
        <w:t>to suit your own setting and circumstances, as needed.</w:t>
      </w:r>
    </w:p>
    <w:p w14:paraId="3FBF7F72" w14:textId="77777777" w:rsidR="000524D0" w:rsidRDefault="000524D0" w:rsidP="00021790">
      <w:pPr>
        <w:rPr>
          <w:b/>
          <w:bCs/>
        </w:rPr>
      </w:pPr>
    </w:p>
    <w:p w14:paraId="790EE89D" w14:textId="02D1A54F" w:rsidR="00021790" w:rsidRPr="00860C27" w:rsidRDefault="000524D0" w:rsidP="00021790">
      <w:pPr>
        <w:rPr>
          <w:b/>
          <w:bCs/>
        </w:rPr>
      </w:pPr>
      <w:r w:rsidRPr="00860C27">
        <w:rPr>
          <w:b/>
          <w:bCs/>
        </w:rPr>
        <w:t>U</w:t>
      </w:r>
      <w:r w:rsidR="00021790" w:rsidRPr="00860C27">
        <w:rPr>
          <w:b/>
          <w:bCs/>
        </w:rPr>
        <w:t>ser Comments:</w:t>
      </w:r>
    </w:p>
    <w:p w14:paraId="3F6B8A14" w14:textId="656813A4" w:rsidR="00870D51" w:rsidRPr="00860C27" w:rsidRDefault="00870D51" w:rsidP="00870D51">
      <w:pPr>
        <w:rPr>
          <w:bCs/>
        </w:rPr>
      </w:pPr>
      <w:r w:rsidRPr="00860C27">
        <w:rPr>
          <w:bCs/>
          <w:i/>
          <w:iCs/>
        </w:rPr>
        <w:t xml:space="preserve">“Make sure there’s a need </w:t>
      </w:r>
      <w:r w:rsidRPr="00860C27">
        <w:rPr>
          <w:bCs/>
        </w:rPr>
        <w:t>[for the program]</w:t>
      </w:r>
      <w:r w:rsidRPr="00860C27">
        <w:rPr>
          <w:bCs/>
          <w:i/>
          <w:iCs/>
        </w:rPr>
        <w:t xml:space="preserve"> in your community. We knew there was a need for it here but now we’re thinking maybe people aren’t as interested as we thought. Do that research before you start so you’re not launching a program and getting like three registrants for it and then you don’t know if you can run it after all that work</w:t>
      </w:r>
      <w:r w:rsidRPr="00860C27">
        <w:rPr>
          <w:bCs/>
          <w:iCs/>
        </w:rPr>
        <w:t xml:space="preserve">.” </w:t>
      </w:r>
      <w:r w:rsidRPr="00860C27">
        <w:rPr>
          <w:bCs/>
        </w:rPr>
        <w:t>(Physiotherapist)</w:t>
      </w:r>
    </w:p>
    <w:p w14:paraId="78E96D69" w14:textId="21905CB0" w:rsidR="00860C27" w:rsidRPr="00FC46DF" w:rsidRDefault="00860C27" w:rsidP="00860C27">
      <w:pPr>
        <w:shd w:val="clear" w:color="auto" w:fill="FFFFFF"/>
        <w:spacing w:after="100" w:line="240" w:lineRule="auto"/>
        <w:textAlignment w:val="baseline"/>
        <w:rPr>
          <w:rFonts w:ascii="Calibri" w:eastAsia="Times New Roman" w:hAnsi="Calibri" w:cs="Calibri"/>
          <w:iCs/>
          <w:color w:val="201F1E"/>
          <w:lang w:val="en-US"/>
        </w:rPr>
      </w:pPr>
      <w:r w:rsidRPr="00860C2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 xml:space="preserve">“I think when you write a </w:t>
      </w:r>
      <w:r w:rsidRPr="004E0F97">
        <w:rPr>
          <w:rFonts w:ascii="Calibri" w:eastAsia="Times New Roman" w:hAnsi="Calibri" w:cs="Calibri"/>
          <w:iCs/>
          <w:color w:val="201F1E"/>
          <w:bdr w:val="none" w:sz="0" w:space="0" w:color="auto" w:frame="1"/>
        </w:rPr>
        <w:t>[community assessment]</w:t>
      </w:r>
      <w:r w:rsidRPr="00860C2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 xml:space="preserve"> survey, people start talking about it, and it’s almost like your first promotion of the program. People are like ‘</w:t>
      </w:r>
      <w:r w:rsidR="0061476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>OK</w:t>
      </w:r>
      <w:r w:rsidRPr="00860C2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 xml:space="preserve">, is it going to happen now? When is it going to happen?’ </w:t>
      </w:r>
      <w:r w:rsidR="00AD26D2" w:rsidRPr="00860C2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>So,</w:t>
      </w:r>
      <w:r w:rsidRPr="00860C2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 xml:space="preserve"> we’ve had a lot of interest from people through word of mouth or people emailing us after seeing the survey</w:t>
      </w:r>
      <w:r w:rsidR="0061476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 xml:space="preserve">. </w:t>
      </w:r>
      <w:r w:rsidRPr="00860C27">
        <w:rPr>
          <w:rFonts w:ascii="Calibri" w:eastAsia="Times New Roman" w:hAnsi="Calibri" w:cs="Calibri"/>
          <w:i/>
          <w:color w:val="201F1E"/>
          <w:bdr w:val="none" w:sz="0" w:space="0" w:color="auto" w:frame="1"/>
        </w:rPr>
        <w:t xml:space="preserve">It has definitely helped us prove that there is a need and there is interest.” </w:t>
      </w:r>
      <w:r w:rsidRPr="00FC46DF">
        <w:rPr>
          <w:rFonts w:ascii="Calibri" w:eastAsia="Times New Roman" w:hAnsi="Calibri" w:cs="Calibri"/>
          <w:iCs/>
          <w:color w:val="201F1E"/>
          <w:bdr w:val="none" w:sz="0" w:space="0" w:color="auto" w:frame="1"/>
        </w:rPr>
        <w:t xml:space="preserve">(Program </w:t>
      </w:r>
      <w:r w:rsidR="004839AD">
        <w:rPr>
          <w:rFonts w:ascii="Calibri" w:eastAsia="Times New Roman" w:hAnsi="Calibri" w:cs="Calibri"/>
          <w:iCs/>
          <w:color w:val="201F1E"/>
          <w:bdr w:val="none" w:sz="0" w:space="0" w:color="auto" w:frame="1"/>
        </w:rPr>
        <w:t>C</w:t>
      </w:r>
      <w:r w:rsidRPr="00FC46DF">
        <w:rPr>
          <w:rFonts w:ascii="Calibri" w:eastAsia="Times New Roman" w:hAnsi="Calibri" w:cs="Calibri"/>
          <w:iCs/>
          <w:color w:val="201F1E"/>
          <w:bdr w:val="none" w:sz="0" w:space="0" w:color="auto" w:frame="1"/>
        </w:rPr>
        <w:t>oordinator) </w:t>
      </w:r>
    </w:p>
    <w:p w14:paraId="528EBD58" w14:textId="77777777" w:rsidR="00860C27" w:rsidRDefault="00860C27" w:rsidP="00870D51">
      <w:pPr>
        <w:rPr>
          <w:bCs/>
          <w:color w:val="FF0000"/>
        </w:rPr>
      </w:pPr>
    </w:p>
    <w:p w14:paraId="52A5D191" w14:textId="77777777" w:rsidR="00962523" w:rsidRDefault="00962523" w:rsidP="00962523">
      <w:pPr>
        <w:rPr>
          <w:rStyle w:val="Hyperlink"/>
          <w:rFonts w:ascii="Arial Narrow" w:hAnsi="Arial Narrow"/>
          <w:sz w:val="20"/>
          <w:szCs w:val="20"/>
        </w:rPr>
      </w:pPr>
      <w:r>
        <w:t xml:space="preserve">For full planner visit: </w:t>
      </w:r>
      <w:hyperlink r:id="rId8" w:history="1">
        <w:r>
          <w:rPr>
            <w:rStyle w:val="Hyperlink"/>
            <w:b/>
            <w:bCs/>
          </w:rPr>
          <w:t>https://www.afterstroke.ca/resources/srimp/</w:t>
        </w:r>
      </w:hyperlink>
    </w:p>
    <w:p w14:paraId="37C5C3CE" w14:textId="77777777" w:rsidR="00860C27" w:rsidRPr="00870D51" w:rsidRDefault="00860C27" w:rsidP="00870D51">
      <w:pPr>
        <w:rPr>
          <w:bCs/>
          <w:color w:val="FF0000"/>
        </w:rPr>
      </w:pPr>
    </w:p>
    <w:p w14:paraId="5A8475CB" w14:textId="50E8F39C" w:rsidR="00487404" w:rsidRPr="00487404" w:rsidRDefault="00487404" w:rsidP="00487404">
      <w:pPr>
        <w:rPr>
          <w:b/>
          <w:bCs/>
          <w:sz w:val="28"/>
          <w:szCs w:val="28"/>
        </w:rPr>
      </w:pPr>
      <w:bookmarkStart w:id="0" w:name="_Toc66573357"/>
      <w:r w:rsidRPr="00487404">
        <w:rPr>
          <w:b/>
          <w:bCs/>
          <w:sz w:val="28"/>
          <w:szCs w:val="28"/>
        </w:rPr>
        <w:t>P</w:t>
      </w:r>
      <w:r w:rsidR="00854F4E">
        <w:rPr>
          <w:b/>
          <w:bCs/>
          <w:sz w:val="28"/>
          <w:szCs w:val="28"/>
        </w:rPr>
        <w:t>hase</w:t>
      </w:r>
      <w:r w:rsidRPr="00487404">
        <w:rPr>
          <w:b/>
          <w:bCs/>
          <w:sz w:val="28"/>
          <w:szCs w:val="28"/>
        </w:rPr>
        <w:t xml:space="preserve"> 1, Step 2</w:t>
      </w:r>
      <w:r>
        <w:rPr>
          <w:b/>
          <w:bCs/>
          <w:sz w:val="28"/>
          <w:szCs w:val="28"/>
        </w:rPr>
        <w:t>:</w:t>
      </w:r>
      <w:r w:rsidRPr="00487404">
        <w:rPr>
          <w:b/>
          <w:bCs/>
          <w:sz w:val="28"/>
          <w:szCs w:val="28"/>
        </w:rPr>
        <w:t xml:space="preserve"> Community/Environmental Readiness Questions</w:t>
      </w:r>
      <w:bookmarkEnd w:id="0"/>
      <w:r w:rsidRPr="00487404">
        <w:rPr>
          <w:b/>
          <w:bCs/>
          <w:sz w:val="28"/>
          <w:szCs w:val="28"/>
        </w:rPr>
        <w:t xml:space="preserve"> </w:t>
      </w:r>
    </w:p>
    <w:tbl>
      <w:tblPr>
        <w:tblStyle w:val="PlainTable1"/>
        <w:tblW w:w="10490" w:type="dxa"/>
        <w:tblLayout w:type="fixed"/>
        <w:tblLook w:val="04A0" w:firstRow="1" w:lastRow="0" w:firstColumn="1" w:lastColumn="0" w:noHBand="0" w:noVBand="1"/>
      </w:tblPr>
      <w:tblGrid>
        <w:gridCol w:w="2552"/>
        <w:gridCol w:w="7938"/>
      </w:tblGrid>
      <w:tr w:rsidR="00487404" w:rsidRPr="00C2553F" w14:paraId="73882498" w14:textId="77777777" w:rsidTr="00CC4EE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shd w:val="clear" w:color="auto" w:fill="595959" w:themeFill="text1" w:themeFillTint="A6"/>
            <w:vAlign w:val="center"/>
          </w:tcPr>
          <w:p w14:paraId="26A7C983" w14:textId="77777777" w:rsidR="00487404" w:rsidRPr="00BF0E90" w:rsidRDefault="00487404" w:rsidP="00CC4EE2">
            <w:pPr>
              <w:rPr>
                <w:rFonts w:cstheme="minorHAnsi"/>
                <w:bCs w:val="0"/>
                <w:color w:val="FFFFFF" w:themeColor="background1"/>
              </w:rPr>
            </w:pPr>
            <w:r w:rsidRPr="00BF0E90">
              <w:rPr>
                <w:rFonts w:cstheme="minorHAnsi"/>
                <w:bCs w:val="0"/>
                <w:color w:val="FFFFFF" w:themeColor="background1"/>
              </w:rPr>
              <w:t>CONTEXT</w:t>
            </w:r>
          </w:p>
        </w:tc>
        <w:tc>
          <w:tcPr>
            <w:tcW w:w="7938" w:type="dxa"/>
            <w:shd w:val="clear" w:color="auto" w:fill="595959" w:themeFill="text1" w:themeFillTint="A6"/>
            <w:vAlign w:val="center"/>
          </w:tcPr>
          <w:p w14:paraId="0DEA6096" w14:textId="77777777" w:rsidR="00487404" w:rsidRPr="00BF0E90" w:rsidRDefault="00487404" w:rsidP="00CC4EE2">
            <w:pPr>
              <w:ind w:left="176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FFFFFF" w:themeColor="background1"/>
                <w:sz w:val="24"/>
                <w:szCs w:val="24"/>
                <w:lang w:val="en-US"/>
              </w:rPr>
            </w:pPr>
            <w:r w:rsidRPr="00BF0E90">
              <w:rPr>
                <w:rFonts w:eastAsiaTheme="minorEastAsia" w:cstheme="minorHAnsi"/>
                <w:color w:val="FFFFFF" w:themeColor="background1"/>
                <w:sz w:val="24"/>
                <w:szCs w:val="24"/>
                <w:lang w:val="en-US"/>
              </w:rPr>
              <w:t>CONSIDER …</w:t>
            </w:r>
          </w:p>
        </w:tc>
      </w:tr>
      <w:tr w:rsidR="00487404" w:rsidRPr="00C2553F" w14:paraId="0333E457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 w:val="restart"/>
          </w:tcPr>
          <w:p w14:paraId="48F0CDB5" w14:textId="77777777" w:rsidR="00487404" w:rsidRDefault="00487404" w:rsidP="00CC4EE2">
            <w:pPr>
              <w:rPr>
                <w:rFonts w:cstheme="minorHAnsi"/>
                <w:b w:val="0"/>
              </w:rPr>
            </w:pPr>
            <w:r w:rsidRPr="00421C83">
              <w:rPr>
                <w:rFonts w:cstheme="minorHAnsi"/>
              </w:rPr>
              <w:t xml:space="preserve">Organization </w:t>
            </w:r>
          </w:p>
          <w:p w14:paraId="59108792" w14:textId="77777777" w:rsidR="00487404" w:rsidRPr="00BF0E90" w:rsidRDefault="00487404" w:rsidP="00487404">
            <w:pPr>
              <w:pStyle w:val="ListParagraph"/>
              <w:numPr>
                <w:ilvl w:val="0"/>
                <w:numId w:val="1"/>
              </w:numPr>
              <w:ind w:left="420"/>
              <w:rPr>
                <w:rFonts w:eastAsiaTheme="minorEastAsia" w:cstheme="minorHAnsi"/>
                <w:b w:val="0"/>
                <w:bCs w:val="0"/>
                <w:lang w:val="en-US"/>
              </w:rPr>
            </w:pPr>
            <w:r w:rsidRPr="00BF0E90">
              <w:rPr>
                <w:rFonts w:eastAsiaTheme="minorEastAsia" w:cstheme="minorHAnsi"/>
                <w:b w:val="0"/>
                <w:bCs w:val="0"/>
                <w:lang w:val="en-US"/>
              </w:rPr>
              <w:t>Structure</w:t>
            </w:r>
          </w:p>
          <w:p w14:paraId="6A2DDEAD" w14:textId="77777777" w:rsidR="00487404" w:rsidRPr="00BF0E90" w:rsidRDefault="00487404" w:rsidP="00487404">
            <w:pPr>
              <w:pStyle w:val="ListParagraph"/>
              <w:numPr>
                <w:ilvl w:val="0"/>
                <w:numId w:val="1"/>
              </w:numPr>
              <w:ind w:left="420"/>
              <w:rPr>
                <w:rFonts w:eastAsiaTheme="minorEastAsia" w:cstheme="minorHAnsi"/>
                <w:b w:val="0"/>
                <w:bCs w:val="0"/>
                <w:lang w:val="en-US"/>
              </w:rPr>
            </w:pPr>
            <w:r w:rsidRPr="00BF0E90">
              <w:rPr>
                <w:rFonts w:eastAsiaTheme="minorEastAsia" w:cstheme="minorHAnsi"/>
                <w:b w:val="0"/>
                <w:bCs w:val="0"/>
                <w:lang w:val="en-US"/>
              </w:rPr>
              <w:t>Culture</w:t>
            </w:r>
          </w:p>
          <w:p w14:paraId="7CC48F9A" w14:textId="77777777" w:rsidR="00487404" w:rsidRPr="00BF0E90" w:rsidRDefault="00487404" w:rsidP="00487404">
            <w:pPr>
              <w:pStyle w:val="ListParagraph"/>
              <w:numPr>
                <w:ilvl w:val="0"/>
                <w:numId w:val="1"/>
              </w:numPr>
              <w:ind w:left="420"/>
              <w:rPr>
                <w:rFonts w:cstheme="minorHAnsi"/>
                <w:b w:val="0"/>
                <w:bCs w:val="0"/>
              </w:rPr>
            </w:pPr>
            <w:r w:rsidRPr="00BF0E90">
              <w:rPr>
                <w:rFonts w:cstheme="minorHAnsi"/>
                <w:b w:val="0"/>
                <w:bCs w:val="0"/>
              </w:rPr>
              <w:t>Knowledge and Skills</w:t>
            </w:r>
          </w:p>
          <w:p w14:paraId="1BC5F159" w14:textId="77777777" w:rsidR="00487404" w:rsidRPr="00BF0E90" w:rsidRDefault="00487404" w:rsidP="00487404">
            <w:pPr>
              <w:pStyle w:val="ListParagraph"/>
              <w:numPr>
                <w:ilvl w:val="0"/>
                <w:numId w:val="1"/>
              </w:numPr>
              <w:ind w:left="420"/>
              <w:rPr>
                <w:rFonts w:eastAsiaTheme="minorEastAsia" w:cstheme="minorHAnsi"/>
                <w:b w:val="0"/>
                <w:bCs w:val="0"/>
                <w:lang w:val="en-US"/>
              </w:rPr>
            </w:pPr>
            <w:r w:rsidRPr="00BF0E90">
              <w:rPr>
                <w:rFonts w:cstheme="minorHAnsi"/>
                <w:b w:val="0"/>
                <w:bCs w:val="0"/>
              </w:rPr>
              <w:t>Commitment to Quality Management</w:t>
            </w:r>
          </w:p>
          <w:p w14:paraId="13C8941D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20"/>
              <w:rPr>
                <w:rFonts w:cstheme="minorHAnsi"/>
              </w:rPr>
            </w:pPr>
            <w:r w:rsidRPr="00BF0E90">
              <w:rPr>
                <w:rFonts w:eastAsiaTheme="minorEastAsia" w:cstheme="minorHAnsi"/>
                <w:b w:val="0"/>
                <w:bCs w:val="0"/>
                <w:lang w:val="en-US"/>
              </w:rPr>
              <w:t>Resources</w:t>
            </w:r>
          </w:p>
        </w:tc>
        <w:tc>
          <w:tcPr>
            <w:tcW w:w="7938" w:type="dxa"/>
          </w:tcPr>
          <w:p w14:paraId="10E6D988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To what extent is the exercise program consistent with the values, attitudes, and beliefs of the organization?</w:t>
            </w:r>
          </w:p>
        </w:tc>
      </w:tr>
      <w:tr w:rsidR="00487404" w:rsidRPr="00C2553F" w14:paraId="5E204503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78CB9E57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</w:pPr>
          </w:p>
        </w:tc>
        <w:tc>
          <w:tcPr>
            <w:tcW w:w="7938" w:type="dxa"/>
          </w:tcPr>
          <w:p w14:paraId="36866D6A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Cs w:val="24"/>
              </w:rPr>
            </w:pPr>
            <w:r w:rsidRPr="00C2553F">
              <w:t>To what degree does organizational culture support change and value evidence?</w:t>
            </w:r>
          </w:p>
        </w:tc>
      </w:tr>
      <w:tr w:rsidR="00487404" w:rsidRPr="00C2553F" w14:paraId="24DB2223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7046533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</w:pPr>
          </w:p>
        </w:tc>
        <w:tc>
          <w:tcPr>
            <w:tcW w:w="7938" w:type="dxa"/>
          </w:tcPr>
          <w:p w14:paraId="1EAB1897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t>To what extent do organizational leaders support (visibly and behind the scenes) implementation of the program?</w:t>
            </w:r>
          </w:p>
        </w:tc>
      </w:tr>
      <w:tr w:rsidR="00487404" w:rsidRPr="00C2553F" w14:paraId="15E50C45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5B964EC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34615ACC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are the organization’s priorities?</w:t>
            </w:r>
          </w:p>
        </w:tc>
      </w:tr>
      <w:tr w:rsidR="00487404" w:rsidRPr="00C2553F" w14:paraId="4BFBB97E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F146379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1C38D979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How can the program help achieve these priorities?</w:t>
            </w:r>
          </w:p>
        </w:tc>
      </w:tr>
      <w:tr w:rsidR="00487404" w:rsidRPr="00C2553F" w14:paraId="33A64086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307FC01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345B750D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there priorities that will need to be delayed or altered to implement this program?</w:t>
            </w:r>
          </w:p>
        </w:tc>
      </w:tr>
      <w:tr w:rsidR="00487404" w:rsidRPr="00C2553F" w14:paraId="34D6BC22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C06357E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653EC9F6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o are the organization and community stakeholders that should be consulted?</w:t>
            </w:r>
          </w:p>
        </w:tc>
      </w:tr>
      <w:tr w:rsidR="00487404" w:rsidRPr="00C2553F" w14:paraId="39CB006F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2CFC2F0E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61A60998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 xml:space="preserve">How knowledgeable are the stakeholders about evidence-based, best practices? </w:t>
            </w:r>
          </w:p>
        </w:tc>
      </w:tr>
      <w:tr w:rsidR="00487404" w:rsidRPr="00C2553F" w14:paraId="562AB944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3BDC7199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</w:pPr>
          </w:p>
        </w:tc>
        <w:tc>
          <w:tcPr>
            <w:tcW w:w="7938" w:type="dxa"/>
          </w:tcPr>
          <w:p w14:paraId="12FEDB2B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t>Do staff have the necessary knowledge and skills? To what extent are they motivated to implement the program?</w:t>
            </w:r>
          </w:p>
        </w:tc>
      </w:tr>
      <w:tr w:rsidR="00487404" w:rsidRPr="00C2553F" w14:paraId="61E2E614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40124BD5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18F3F3F6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education mechanisms are available in the organization?</w:t>
            </w:r>
          </w:p>
        </w:tc>
      </w:tr>
      <w:tr w:rsidR="00487404" w:rsidRPr="00C2553F" w14:paraId="71E7B957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58A17291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44B514B2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there communication systems (formal and informal) to support information exchange relative to the new program, change, and implementation process?</w:t>
            </w:r>
          </w:p>
        </w:tc>
      </w:tr>
      <w:tr w:rsidR="00487404" w:rsidRPr="00C2553F" w14:paraId="26FB198F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61BE4626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5B961045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features of the work processes might facilitate or challenge adoption of the new program?</w:t>
            </w:r>
          </w:p>
        </w:tc>
      </w:tr>
      <w:tr w:rsidR="00487404" w:rsidRPr="00C2553F" w14:paraId="0E1492D8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A104B69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2E29A10F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Do quality improvement processes and systems exist to measure results of implementation of the program?</w:t>
            </w:r>
          </w:p>
        </w:tc>
      </w:tr>
      <w:tr w:rsidR="00487404" w:rsidRPr="00C2553F" w14:paraId="714591B7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46522C81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59822801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resources are required to implement the changes and sustain them in the long term?</w:t>
            </w:r>
          </w:p>
        </w:tc>
      </w:tr>
      <w:tr w:rsidR="00487404" w:rsidRPr="00C2553F" w14:paraId="34AC2E3D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4F41424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72B569E3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the necessary services, and equipment available: staff, technical, physical, and financial?</w:t>
            </w:r>
          </w:p>
        </w:tc>
      </w:tr>
      <w:tr w:rsidR="00487404" w:rsidRPr="00C2553F" w14:paraId="0337C050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4C76AEE7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0020BE78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 xml:space="preserve">Will the program contribute to increased or decreased costs? </w:t>
            </w:r>
          </w:p>
        </w:tc>
      </w:tr>
      <w:tr w:rsidR="00487404" w:rsidRPr="00C2553F" w14:paraId="726E478E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CD971D1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0CF01BFC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ill the changes have cost implications for other services?</w:t>
            </w:r>
          </w:p>
        </w:tc>
      </w:tr>
      <w:tr w:rsidR="00487404" w:rsidRPr="00291B5E" w14:paraId="3B9C05AE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BBC1334" w14:textId="77777777" w:rsidR="00487404" w:rsidRPr="00C2553F" w:rsidRDefault="00487404" w:rsidP="00487404">
            <w:pPr>
              <w:pStyle w:val="ListParagraph"/>
              <w:numPr>
                <w:ilvl w:val="0"/>
                <w:numId w:val="1"/>
              </w:numPr>
              <w:ind w:left="460" w:hanging="284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49397075" w14:textId="77777777" w:rsidR="00487404" w:rsidRPr="00291B5E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there regulations or legislation that affect implementation of the program?</w:t>
            </w:r>
          </w:p>
        </w:tc>
      </w:tr>
      <w:tr w:rsidR="00487404" w:rsidRPr="00C2553F" w14:paraId="0FA34896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 w:val="restart"/>
          </w:tcPr>
          <w:p w14:paraId="6B92C17F" w14:textId="77777777" w:rsidR="00487404" w:rsidRPr="00BF0E90" w:rsidRDefault="00487404" w:rsidP="00CC4EE2">
            <w:pPr>
              <w:rPr>
                <w:rFonts w:cstheme="minorHAnsi"/>
                <w:bCs w:val="0"/>
              </w:rPr>
            </w:pPr>
            <w:r w:rsidRPr="00BF0E90">
              <w:rPr>
                <w:rFonts w:cstheme="minorHAnsi"/>
                <w:bCs w:val="0"/>
              </w:rPr>
              <w:t>Planning team</w:t>
            </w:r>
          </w:p>
          <w:p w14:paraId="78160471" w14:textId="77777777" w:rsidR="00487404" w:rsidRPr="00BF0E90" w:rsidRDefault="00487404" w:rsidP="00487404">
            <w:pPr>
              <w:pStyle w:val="ListParagraph"/>
              <w:numPr>
                <w:ilvl w:val="0"/>
                <w:numId w:val="2"/>
              </w:numPr>
              <w:rPr>
                <w:rFonts w:eastAsiaTheme="minorEastAsia" w:cstheme="minorHAnsi"/>
                <w:b w:val="0"/>
                <w:lang w:val="en-US"/>
              </w:rPr>
            </w:pPr>
            <w:r w:rsidRPr="00BF0E90">
              <w:rPr>
                <w:rFonts w:eastAsiaTheme="minorEastAsia" w:cstheme="minorHAnsi"/>
                <w:b w:val="0"/>
                <w:lang w:val="en-US"/>
              </w:rPr>
              <w:t>Commitment</w:t>
            </w:r>
          </w:p>
          <w:p w14:paraId="7FB5650C" w14:textId="77777777" w:rsidR="00487404" w:rsidRPr="00BF0E90" w:rsidRDefault="00487404" w:rsidP="00487404">
            <w:pPr>
              <w:pStyle w:val="ListParagraph"/>
              <w:numPr>
                <w:ilvl w:val="0"/>
                <w:numId w:val="2"/>
              </w:numPr>
              <w:rPr>
                <w:rFonts w:eastAsiaTheme="minorEastAsia" w:cstheme="minorHAnsi"/>
                <w:b w:val="0"/>
                <w:lang w:val="en-US"/>
              </w:rPr>
            </w:pPr>
            <w:r w:rsidRPr="00BF0E90">
              <w:rPr>
                <w:rFonts w:eastAsiaTheme="minorEastAsia" w:cstheme="minorHAnsi"/>
                <w:b w:val="0"/>
                <w:lang w:val="en-US"/>
              </w:rPr>
              <w:t>Roles</w:t>
            </w:r>
          </w:p>
          <w:p w14:paraId="6CF28341" w14:textId="77777777" w:rsidR="00487404" w:rsidRPr="00BF0E90" w:rsidRDefault="00487404" w:rsidP="00487404">
            <w:pPr>
              <w:pStyle w:val="ListParagraph"/>
              <w:numPr>
                <w:ilvl w:val="0"/>
                <w:numId w:val="2"/>
              </w:numPr>
              <w:rPr>
                <w:rFonts w:eastAsiaTheme="minorEastAsia" w:cstheme="minorHAnsi"/>
                <w:b w:val="0"/>
                <w:lang w:val="en-US"/>
              </w:rPr>
            </w:pPr>
            <w:r w:rsidRPr="00BF0E90">
              <w:rPr>
                <w:rFonts w:eastAsiaTheme="minorEastAsia" w:cstheme="minorHAnsi"/>
                <w:b w:val="0"/>
                <w:lang w:val="en-US"/>
              </w:rPr>
              <w:t>Decision making</w:t>
            </w:r>
          </w:p>
          <w:p w14:paraId="2EA2453B" w14:textId="77777777" w:rsidR="00487404" w:rsidRPr="00BF0E90" w:rsidRDefault="00487404" w:rsidP="00487404">
            <w:pPr>
              <w:pStyle w:val="ListParagraph"/>
              <w:numPr>
                <w:ilvl w:val="0"/>
                <w:numId w:val="2"/>
              </w:numPr>
              <w:rPr>
                <w:rFonts w:cstheme="minorHAnsi"/>
                <w:bCs w:val="0"/>
              </w:rPr>
            </w:pPr>
            <w:r w:rsidRPr="00BF0E90">
              <w:rPr>
                <w:rFonts w:cstheme="minorHAnsi"/>
                <w:b w:val="0"/>
              </w:rPr>
              <w:t>Terms of Reference</w:t>
            </w:r>
          </w:p>
        </w:tc>
        <w:tc>
          <w:tcPr>
            <w:tcW w:w="7938" w:type="dxa"/>
          </w:tcPr>
          <w:p w14:paraId="2246C293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Has the team identified and agreed upon the target population and goals?</w:t>
            </w:r>
          </w:p>
        </w:tc>
      </w:tr>
      <w:tr w:rsidR="00487404" w:rsidRPr="00C2553F" w14:paraId="2A867153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6246B67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3E38F7C7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Do all members of the team have access to/understand the evidence and jointly decide upon priorities and goals?</w:t>
            </w:r>
          </w:p>
        </w:tc>
      </w:tr>
      <w:tr w:rsidR="00487404" w:rsidRPr="00C2553F" w14:paraId="04F06AD9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2B64370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2545E1B4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Is there a strong commitment to the process from all team members and leadership?</w:t>
            </w:r>
          </w:p>
        </w:tc>
      </w:tr>
      <w:tr w:rsidR="00487404" w:rsidRPr="00C2553F" w14:paraId="54DFCC01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63FB0A5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24686B0E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specific roles identified for team members such program champion, advisory/expert?</w:t>
            </w:r>
          </w:p>
        </w:tc>
      </w:tr>
      <w:tr w:rsidR="00487404" w:rsidRPr="00C2553F" w14:paraId="7857BD35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28A22CFD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</w:pPr>
          </w:p>
        </w:tc>
        <w:tc>
          <w:tcPr>
            <w:tcW w:w="7938" w:type="dxa"/>
          </w:tcPr>
          <w:p w14:paraId="70A4AB97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Cs w:val="24"/>
              </w:rPr>
            </w:pPr>
            <w:r w:rsidRPr="00C2553F">
              <w:t>Are there positive relationships and trust between all the disciplines that will be involved or affected by the program?</w:t>
            </w:r>
          </w:p>
        </w:tc>
      </w:tr>
      <w:tr w:rsidR="00487404" w:rsidRPr="00C2553F" w14:paraId="2F4215F3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5902961C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534593C0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Does the organization/planning team support shared decision making; is there a process for shared decision making? Is the process non-hierarchical and are decisions based on evidence not position within the organization?</w:t>
            </w:r>
          </w:p>
        </w:tc>
      </w:tr>
      <w:tr w:rsidR="00487404" w:rsidRPr="00C2553F" w14:paraId="7E2E8E1D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550E605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5B950004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Is there a process for building consensus?</w:t>
            </w:r>
          </w:p>
        </w:tc>
      </w:tr>
      <w:tr w:rsidR="00487404" w:rsidRPr="00C21BE7" w14:paraId="3EB13CA8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5B0EE79E" w14:textId="77777777" w:rsidR="00487404" w:rsidRPr="00C2553F" w:rsidRDefault="00487404" w:rsidP="00487404">
            <w:pPr>
              <w:pStyle w:val="ListParagraph"/>
              <w:numPr>
                <w:ilvl w:val="0"/>
                <w:numId w:val="2"/>
              </w:numPr>
              <w:ind w:left="459" w:hanging="283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65D8869E" w14:textId="77777777" w:rsidR="00487404" w:rsidRPr="00C21BE7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all key stakeholders identified and included in decision making from the preliminary to final steps?</w:t>
            </w:r>
          </w:p>
        </w:tc>
      </w:tr>
      <w:tr w:rsidR="00487404" w:rsidRPr="00C2553F" w14:paraId="0504F1DF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 w:val="restart"/>
          </w:tcPr>
          <w:p w14:paraId="3070CA08" w14:textId="77777777" w:rsidR="00487404" w:rsidRPr="00C2553F" w:rsidRDefault="00487404" w:rsidP="00CC4EE2">
            <w:pPr>
              <w:rPr>
                <w:rFonts w:eastAsiaTheme="minorEastAsia" w:cstheme="minorHAnsi"/>
                <w:sz w:val="24"/>
                <w:szCs w:val="24"/>
                <w:lang w:val="en-US"/>
              </w:rPr>
            </w:pPr>
            <w:r w:rsidRPr="00C2553F">
              <w:rPr>
                <w:rFonts w:eastAsiaTheme="minorEastAsia" w:cstheme="minorHAnsi"/>
                <w:sz w:val="24"/>
                <w:szCs w:val="24"/>
                <w:lang w:val="en-US"/>
              </w:rPr>
              <w:t>Health partners and practitioners</w:t>
            </w:r>
          </w:p>
        </w:tc>
        <w:tc>
          <w:tcPr>
            <w:tcW w:w="7938" w:type="dxa"/>
          </w:tcPr>
          <w:p w14:paraId="720355F1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there positive relationships and trust between community agencies, including professional care providers/health practitioners?</w:t>
            </w:r>
          </w:p>
        </w:tc>
      </w:tr>
      <w:tr w:rsidR="00487404" w:rsidRPr="00C2553F" w14:paraId="12608463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  <w:shd w:val="clear" w:color="auto" w:fill="F2F2F2" w:themeFill="background1" w:themeFillShade="F2"/>
          </w:tcPr>
          <w:p w14:paraId="29BF9A1B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</w:p>
        </w:tc>
        <w:tc>
          <w:tcPr>
            <w:tcW w:w="7938" w:type="dxa"/>
          </w:tcPr>
          <w:p w14:paraId="3687CA16" w14:textId="77777777" w:rsidR="00487404" w:rsidRPr="00C2553F" w:rsidRDefault="00487404" w:rsidP="00487404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practitioners aware of the service/practice gap and the need for a program?</w:t>
            </w:r>
          </w:p>
        </w:tc>
      </w:tr>
      <w:tr w:rsidR="00487404" w:rsidRPr="00C2553F" w14:paraId="7506E16E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BC38E01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</w:p>
        </w:tc>
        <w:tc>
          <w:tcPr>
            <w:tcW w:w="7938" w:type="dxa"/>
          </w:tcPr>
          <w:p w14:paraId="382B6D24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practitioners motivated to support a program? change practice?</w:t>
            </w:r>
          </w:p>
        </w:tc>
      </w:tr>
      <w:tr w:rsidR="00487404" w:rsidRPr="00C2553F" w14:paraId="158EB4D1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  <w:shd w:val="clear" w:color="auto" w:fill="F2F2F2" w:themeFill="background1" w:themeFillShade="F2"/>
          </w:tcPr>
          <w:p w14:paraId="2403339F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</w:p>
        </w:tc>
        <w:tc>
          <w:tcPr>
            <w:tcW w:w="7938" w:type="dxa"/>
          </w:tcPr>
          <w:p w14:paraId="29E01B94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are the practitioners’ perceived barriers to implementing the program and/or changing their practice: time, resources, knowledge, referral patterns, confidence in program, etc.?</w:t>
            </w:r>
          </w:p>
        </w:tc>
      </w:tr>
      <w:tr w:rsidR="00487404" w:rsidRPr="00C2553F" w14:paraId="2FF0392E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EBB644F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</w:p>
        </w:tc>
        <w:tc>
          <w:tcPr>
            <w:tcW w:w="7938" w:type="dxa"/>
          </w:tcPr>
          <w:p w14:paraId="1603EEE3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practitioners aware of exercise program recommendations and benefits; the supporting evidence?</w:t>
            </w:r>
          </w:p>
        </w:tc>
      </w:tr>
      <w:tr w:rsidR="00487404" w:rsidRPr="00C2553F" w14:paraId="021C67BA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  <w:shd w:val="clear" w:color="auto" w:fill="F2F2F2" w:themeFill="background1" w:themeFillShade="F2"/>
          </w:tcPr>
          <w:p w14:paraId="2DCE74D3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</w:p>
        </w:tc>
        <w:tc>
          <w:tcPr>
            <w:tcW w:w="7938" w:type="dxa"/>
          </w:tcPr>
          <w:p w14:paraId="646497B2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are the practitioner attitudes toward the exercise program recommendations?</w:t>
            </w:r>
          </w:p>
        </w:tc>
      </w:tr>
      <w:tr w:rsidR="00487404" w:rsidRPr="005D5142" w14:paraId="07F902F5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16C3F8CE" w14:textId="77777777" w:rsidR="00487404" w:rsidRPr="00C2553F" w:rsidRDefault="00487404" w:rsidP="00487404">
            <w:pPr>
              <w:pStyle w:val="ListParagraph"/>
              <w:numPr>
                <w:ilvl w:val="0"/>
                <w:numId w:val="3"/>
              </w:numPr>
              <w:rPr>
                <w:rFonts w:cstheme="minorHAnsi"/>
              </w:rPr>
            </w:pPr>
          </w:p>
        </w:tc>
        <w:tc>
          <w:tcPr>
            <w:tcW w:w="7938" w:type="dxa"/>
          </w:tcPr>
          <w:p w14:paraId="772CAD15" w14:textId="77777777" w:rsidR="00487404" w:rsidRPr="005D5142" w:rsidRDefault="00487404" w:rsidP="00487404">
            <w:pPr>
              <w:pStyle w:val="ListParagraph"/>
              <w:numPr>
                <w:ilvl w:val="0"/>
                <w:numId w:val="3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Do needs vary among various health care providers?</w:t>
            </w:r>
          </w:p>
        </w:tc>
      </w:tr>
      <w:tr w:rsidR="00487404" w:rsidRPr="00C2553F" w14:paraId="0170B30A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 w:val="restart"/>
            <w:shd w:val="clear" w:color="auto" w:fill="F2F2F2" w:themeFill="background1" w:themeFillShade="F2"/>
          </w:tcPr>
          <w:p w14:paraId="76F31C16" w14:textId="77777777" w:rsidR="00487404" w:rsidRDefault="00487404" w:rsidP="00CC4EE2">
            <w:pPr>
              <w:rPr>
                <w:rFonts w:cstheme="minorHAnsi"/>
                <w:b w:val="0"/>
              </w:rPr>
            </w:pPr>
            <w:r w:rsidRPr="00421C83">
              <w:rPr>
                <w:rFonts w:cstheme="minorHAnsi"/>
              </w:rPr>
              <w:t>Participants</w:t>
            </w:r>
          </w:p>
          <w:p w14:paraId="678962D6" w14:textId="77777777" w:rsidR="00487404" w:rsidRPr="00C2553F" w:rsidRDefault="00487404" w:rsidP="00CC4EE2">
            <w:pPr>
              <w:rPr>
                <w:rFonts w:eastAsiaTheme="minorEastAsia" w:cstheme="minorHAnsi"/>
                <w:sz w:val="24"/>
                <w:szCs w:val="24"/>
                <w:lang w:val="en-US"/>
              </w:rPr>
            </w:pPr>
            <w:r w:rsidRPr="00C2553F">
              <w:rPr>
                <w:rFonts w:eastAsiaTheme="minorEastAsia" w:cstheme="minorHAnsi"/>
                <w:sz w:val="24"/>
                <w:szCs w:val="24"/>
                <w:lang w:val="en-US"/>
              </w:rPr>
              <w:t>Families</w:t>
            </w:r>
          </w:p>
        </w:tc>
        <w:tc>
          <w:tcPr>
            <w:tcW w:w="7938" w:type="dxa"/>
          </w:tcPr>
          <w:p w14:paraId="1CA1ACD9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Are participants/families aware of and do they understand the evidence for best practice; benefits of the program?</w:t>
            </w:r>
          </w:p>
        </w:tc>
      </w:tr>
      <w:tr w:rsidR="00487404" w:rsidRPr="00C2553F" w14:paraId="034A312A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5B912E91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6BB469C2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are their attitudes towards exercise program?</w:t>
            </w:r>
          </w:p>
        </w:tc>
      </w:tr>
      <w:tr w:rsidR="00487404" w:rsidRPr="00C2553F" w14:paraId="4F9B175C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  <w:shd w:val="clear" w:color="auto" w:fill="F2F2F2" w:themeFill="background1" w:themeFillShade="F2"/>
          </w:tcPr>
          <w:p w14:paraId="504CCB22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2D19BE02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Do they have the resources to participate in the program – fees, transportation, caregiver support?</w:t>
            </w:r>
          </w:p>
        </w:tc>
      </w:tr>
      <w:tr w:rsidR="006630D5" w:rsidRPr="00C2553F" w14:paraId="3D514F82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49BD2F4F" w14:textId="77777777" w:rsidR="006630D5" w:rsidRPr="00C2553F" w:rsidRDefault="006630D5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79CCB539" w14:textId="7363F52E" w:rsidR="006630D5" w:rsidRPr="00C2553F" w:rsidRDefault="006630D5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How far would they be willing/able to travel to participate in the program?</w:t>
            </w:r>
          </w:p>
        </w:tc>
      </w:tr>
      <w:tr w:rsidR="00487404" w:rsidRPr="00C2553F" w14:paraId="012CB90E" w14:textId="77777777" w:rsidTr="00CC4E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0BDC0CF3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13E988AB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are their perceived barriers to participating in the exercise program?</w:t>
            </w:r>
          </w:p>
        </w:tc>
      </w:tr>
      <w:tr w:rsidR="00487404" w:rsidRPr="00C2553F" w14:paraId="2994D233" w14:textId="77777777" w:rsidTr="00CC4E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2BC3F2A7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rPr>
                <w:rFonts w:cstheme="minorHAnsi"/>
              </w:rPr>
            </w:pPr>
          </w:p>
        </w:tc>
        <w:tc>
          <w:tcPr>
            <w:tcW w:w="7938" w:type="dxa"/>
          </w:tcPr>
          <w:p w14:paraId="1740BCB9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>What (additional) resources or services would support their participation in the program?</w:t>
            </w:r>
          </w:p>
        </w:tc>
      </w:tr>
      <w:tr w:rsidR="00487404" w14:paraId="659B3C05" w14:textId="77777777" w:rsidTr="0022645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vMerge/>
          </w:tcPr>
          <w:p w14:paraId="4D50A736" w14:textId="77777777" w:rsidR="00487404" w:rsidRPr="00C2553F" w:rsidRDefault="00487404" w:rsidP="00487404">
            <w:pPr>
              <w:pStyle w:val="ListParagraph"/>
              <w:numPr>
                <w:ilvl w:val="0"/>
                <w:numId w:val="4"/>
              </w:numPr>
              <w:ind w:left="714" w:hanging="357"/>
              <w:rPr>
                <w:rFonts w:cstheme="minorHAnsi"/>
              </w:rPr>
            </w:pPr>
          </w:p>
        </w:tc>
        <w:tc>
          <w:tcPr>
            <w:tcW w:w="7938" w:type="dxa"/>
            <w:vAlign w:val="center"/>
          </w:tcPr>
          <w:p w14:paraId="46A91562" w14:textId="77777777" w:rsidR="00487404" w:rsidRDefault="00487404" w:rsidP="0022645B">
            <w:pPr>
              <w:pStyle w:val="ListParagraph"/>
              <w:numPr>
                <w:ilvl w:val="0"/>
                <w:numId w:val="4"/>
              </w:numPr>
              <w:ind w:left="714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C2553F">
              <w:rPr>
                <w:rFonts w:cstheme="minorHAnsi"/>
              </w:rPr>
              <w:t xml:space="preserve">Are program </w:t>
            </w:r>
            <w:r>
              <w:rPr>
                <w:rFonts w:cstheme="minorHAnsi"/>
              </w:rPr>
              <w:t>materials and delivery available in their first language</w:t>
            </w:r>
            <w:r w:rsidR="0022645B">
              <w:rPr>
                <w:rFonts w:cstheme="minorHAnsi"/>
              </w:rPr>
              <w:t>?</w:t>
            </w:r>
          </w:p>
          <w:p w14:paraId="2A2B990C" w14:textId="0216FB08" w:rsidR="0022645B" w:rsidRPr="0022645B" w:rsidRDefault="0022645B" w:rsidP="0022645B">
            <w:pPr>
              <w:ind w:left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</w:tbl>
    <w:p w14:paraId="0F5A83C8" w14:textId="77777777" w:rsidR="00487404" w:rsidRDefault="00487404" w:rsidP="00487404"/>
    <w:p w14:paraId="6BC5ADD3" w14:textId="416E4BD7" w:rsidR="00487404" w:rsidRPr="000178CC" w:rsidRDefault="00487404" w:rsidP="00487404">
      <w:pPr>
        <w:rPr>
          <w:rFonts w:ascii="Arial Narrow" w:hAnsi="Arial Narrow"/>
          <w:sz w:val="20"/>
          <w:szCs w:val="20"/>
        </w:rPr>
      </w:pPr>
      <w:r w:rsidRPr="00574CDC">
        <w:rPr>
          <w:rFonts w:ascii="Arial Narrow" w:hAnsi="Arial Narrow"/>
          <w:sz w:val="20"/>
          <w:szCs w:val="20"/>
        </w:rPr>
        <w:t>Adapted from CAN-Implement Toolkit</w:t>
      </w:r>
      <w:r>
        <w:rPr>
          <w:rFonts w:ascii="Arial Narrow" w:hAnsi="Arial Narrow"/>
          <w:sz w:val="20"/>
          <w:szCs w:val="20"/>
        </w:rPr>
        <w:t xml:space="preserve"> </w:t>
      </w:r>
      <w:r>
        <w:rPr>
          <w:rFonts w:ascii="Arial Narrow" w:hAnsi="Arial Narrow"/>
          <w:sz w:val="20"/>
          <w:szCs w:val="20"/>
        </w:rPr>
        <w:fldChar w:fldCharType="begin">
          <w:fldData xml:space="preserve">PEVuZE5vdGU+PENpdGU+PEF1dGhvcj5IYXJyaXNvbjwvQXV0aG9yPjxZZWFyPjIwMTQ8L1llYXI+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</w:fldData>
        </w:fldChar>
      </w:r>
      <w:r w:rsidRPr="00F111F2">
        <w:rPr>
          <w:rFonts w:ascii="Arial Narrow" w:hAnsi="Arial Narrow"/>
          <w:sz w:val="20"/>
          <w:szCs w:val="20"/>
        </w:rPr>
        <w:instrText xml:space="preserve"> ADDIN EN.CITE </w:instrText>
      </w:r>
      <w:r w:rsidRPr="00F111F2">
        <w:rPr>
          <w:rFonts w:ascii="Arial Narrow" w:hAnsi="Arial Narrow"/>
          <w:sz w:val="20"/>
          <w:szCs w:val="20"/>
        </w:rPr>
        <w:fldChar w:fldCharType="begin">
          <w:fldData xml:space="preserve">PEVuZE5vdGU+PENpdGU+PEF1dGhvcj5IYXJyaXNvbjwvQXV0aG9yPjxZZWFyPjIwMTQ8L1llYXI+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</w:fldData>
        </w:fldChar>
      </w:r>
      <w:r w:rsidRPr="00F111F2">
        <w:rPr>
          <w:rFonts w:ascii="Arial Narrow" w:hAnsi="Arial Narrow"/>
          <w:sz w:val="20"/>
          <w:szCs w:val="20"/>
        </w:rPr>
        <w:instrText xml:space="preserve"> ADDIN EN.CITE.DATA </w:instrText>
      </w:r>
      <w:r w:rsidRPr="00F111F2">
        <w:rPr>
          <w:rFonts w:ascii="Arial Narrow" w:hAnsi="Arial Narrow"/>
          <w:sz w:val="20"/>
          <w:szCs w:val="20"/>
        </w:rPr>
      </w:r>
      <w:r w:rsidRPr="00F111F2">
        <w:rPr>
          <w:rFonts w:ascii="Arial Narrow" w:hAnsi="Arial Narrow"/>
          <w:sz w:val="20"/>
          <w:szCs w:val="20"/>
        </w:rPr>
        <w:fldChar w:fldCharType="end"/>
      </w:r>
      <w:r>
        <w:rPr>
          <w:rFonts w:ascii="Arial Narrow" w:hAnsi="Arial Narrow"/>
          <w:sz w:val="20"/>
          <w:szCs w:val="20"/>
        </w:rPr>
      </w:r>
      <w:r>
        <w:rPr>
          <w:rFonts w:ascii="Arial Narrow" w:hAnsi="Arial Narrow"/>
          <w:sz w:val="20"/>
          <w:szCs w:val="20"/>
        </w:rPr>
        <w:fldChar w:fldCharType="end"/>
      </w:r>
      <w:r>
        <w:rPr>
          <w:rFonts w:ascii="Arial Narrow" w:hAnsi="Arial Narrow"/>
          <w:sz w:val="20"/>
          <w:szCs w:val="20"/>
        </w:rPr>
        <w:t xml:space="preserve"> </w:t>
      </w:r>
      <w:r w:rsidRPr="00574CDC">
        <w:rPr>
          <w:rFonts w:ascii="Arial Narrow" w:hAnsi="Arial Narrow"/>
          <w:sz w:val="20"/>
          <w:szCs w:val="20"/>
        </w:rPr>
        <w:t>based originally on work by Renaud Smith</w:t>
      </w:r>
      <w:r>
        <w:rPr>
          <w:rFonts w:ascii="Arial Narrow" w:hAnsi="Arial Narrow"/>
          <w:sz w:val="20"/>
          <w:szCs w:val="20"/>
        </w:rPr>
        <w:t xml:space="preserve"> and</w:t>
      </w:r>
      <w:r w:rsidRPr="00574CDC">
        <w:rPr>
          <w:rFonts w:ascii="Arial Narrow" w:hAnsi="Arial Narrow"/>
          <w:sz w:val="20"/>
          <w:szCs w:val="20"/>
        </w:rPr>
        <w:t xml:space="preserve"> Donze, Assessing Environmental Readiness: First Steps in Developing an Evidence Based Implementation Culture</w:t>
      </w:r>
      <w:r>
        <w:rPr>
          <w:rFonts w:ascii="Arial Narrow" w:hAnsi="Arial Narrow"/>
          <w:sz w:val="20"/>
          <w:szCs w:val="20"/>
        </w:rPr>
        <w:t xml:space="preserve"> </w:t>
      </w:r>
      <w:r w:rsidR="000524D0">
        <w:rPr>
          <w:rFonts w:ascii="Arial Narrow" w:hAnsi="Arial Narrow"/>
          <w:sz w:val="20"/>
          <w:szCs w:val="20"/>
        </w:rPr>
        <w:t xml:space="preserve">and from the </w:t>
      </w:r>
      <w:r w:rsidRPr="000178CC">
        <w:rPr>
          <w:rFonts w:ascii="Arial Narrow" w:hAnsi="Arial Narrow"/>
          <w:sz w:val="20"/>
          <w:szCs w:val="20"/>
        </w:rPr>
        <w:t>Registered Nurses Association</w:t>
      </w:r>
      <w:r>
        <w:rPr>
          <w:rFonts w:ascii="Arial Narrow" w:hAnsi="Arial Narrow"/>
          <w:sz w:val="20"/>
          <w:szCs w:val="20"/>
        </w:rPr>
        <w:t xml:space="preserve"> of Ontario</w:t>
      </w:r>
      <w:r w:rsidRPr="000178CC">
        <w:rPr>
          <w:rFonts w:ascii="Arial Narrow" w:hAnsi="Arial Narrow"/>
          <w:sz w:val="20"/>
          <w:szCs w:val="20"/>
        </w:rPr>
        <w:t xml:space="preserve">. Toolkit: Implementation of clinical practice guidelines. </w:t>
      </w:r>
    </w:p>
    <w:p w14:paraId="37F6A00F" w14:textId="77777777" w:rsidR="000524D0" w:rsidRPr="000524D0" w:rsidRDefault="000524D0" w:rsidP="008A13CA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line="240" w:lineRule="auto"/>
        <w:ind w:left="360"/>
        <w:rPr>
          <w:rFonts w:ascii="Arial Narrow" w:hAnsi="Arial Narrow" w:cs="Calibri"/>
          <w:noProof/>
          <w:sz w:val="20"/>
          <w:szCs w:val="20"/>
        </w:rPr>
      </w:pPr>
      <w:r w:rsidRPr="000524D0">
        <w:rPr>
          <w:rFonts w:ascii="Arial Narrow" w:hAnsi="Arial Narrow" w:cs="Calibri"/>
          <w:noProof/>
          <w:sz w:val="20"/>
          <w:szCs w:val="20"/>
        </w:rPr>
        <w:t xml:space="preserve">Harrison MB, van den Hoek J, Graham ID. CAN-Implement: planning for best-practice implementation. 1st edition. Philadelphia, PA: Lippincott, Williams and Wilkins; 2014. </w:t>
      </w:r>
    </w:p>
    <w:p w14:paraId="32379D89" w14:textId="77777777" w:rsidR="000524D0" w:rsidRPr="000524D0" w:rsidRDefault="000524D0" w:rsidP="008A13CA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line="240" w:lineRule="auto"/>
        <w:ind w:left="360"/>
        <w:rPr>
          <w:rFonts w:ascii="Arial Narrow" w:hAnsi="Arial Narrow" w:cs="Calibri"/>
          <w:noProof/>
          <w:sz w:val="20"/>
          <w:szCs w:val="20"/>
        </w:rPr>
      </w:pPr>
      <w:r w:rsidRPr="000524D0">
        <w:rPr>
          <w:rFonts w:ascii="Arial Narrow" w:hAnsi="Arial Narrow" w:cs="Calibri"/>
          <w:noProof/>
          <w:sz w:val="20"/>
          <w:szCs w:val="20"/>
        </w:rPr>
        <w:t>Registered Nurses Association of Ontario (RNAO). Toolkit: implementation of clinical practice guidelines. Toronto, ON; 2002. Available from: https://rnao.ca/sites/rnao-ca/files/storage/related/668_BPG_Toolkit.pdf</w:t>
      </w:r>
    </w:p>
    <w:p w14:paraId="2E7CAEBA" w14:textId="77777777" w:rsidR="000524D0" w:rsidRPr="000524D0" w:rsidRDefault="000524D0" w:rsidP="008A13CA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line="240" w:lineRule="auto"/>
        <w:ind w:left="360"/>
        <w:rPr>
          <w:rFonts w:ascii="Arial Narrow" w:hAnsi="Arial Narrow" w:cs="Calibri"/>
          <w:noProof/>
          <w:sz w:val="20"/>
          <w:szCs w:val="20"/>
        </w:rPr>
      </w:pPr>
      <w:r w:rsidRPr="000524D0">
        <w:rPr>
          <w:rFonts w:ascii="Arial Narrow" w:hAnsi="Arial Narrow" w:cs="Calibri"/>
          <w:noProof/>
          <w:sz w:val="20"/>
          <w:szCs w:val="20"/>
        </w:rPr>
        <w:t xml:space="preserve">Smith JR, Donze A. Assessing environmental readiness: first steps in developing an evidence-based practice implementation culture. J Perinat Neonatal Nurs. 2010;24(1):61–71. </w:t>
      </w:r>
    </w:p>
    <w:p w14:paraId="38F51D95" w14:textId="77777777" w:rsidR="000524D0" w:rsidRPr="000524D0" w:rsidRDefault="000524D0" w:rsidP="008A13CA">
      <w:pPr>
        <w:ind w:left="280"/>
        <w:rPr>
          <w:rFonts w:ascii="Arial Narrow" w:hAnsi="Arial Narrow"/>
          <w:sz w:val="20"/>
          <w:szCs w:val="20"/>
        </w:rPr>
      </w:pPr>
    </w:p>
    <w:sectPr w:rsidR="000524D0" w:rsidRPr="000524D0" w:rsidSect="002B64A5">
      <w:headerReference w:type="even" r:id="rId9"/>
      <w:footerReference w:type="first" r:id="rId10"/>
      <w:pgSz w:w="12240" w:h="15840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FAF1BE" w14:textId="77777777" w:rsidR="00AA74E2" w:rsidRDefault="00AA74E2">
      <w:pPr>
        <w:spacing w:after="0" w:line="240" w:lineRule="auto"/>
      </w:pPr>
      <w:r>
        <w:separator/>
      </w:r>
    </w:p>
  </w:endnote>
  <w:endnote w:type="continuationSeparator" w:id="0">
    <w:p w14:paraId="6B64E68A" w14:textId="77777777" w:rsidR="00AA74E2" w:rsidRDefault="00AA74E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2BAD0B1" w14:textId="66DCFCBE" w:rsidR="002B64A5" w:rsidRDefault="002B64A5">
    <w:pPr>
      <w:pStyle w:val="Footer"/>
    </w:pPr>
    <w:r>
      <w:rPr>
        <w:noProof/>
      </w:rPr>
      <mc:AlternateContent>
        <mc:Choice Requires="wpg">
          <w:drawing>
            <wp:anchor distT="0" distB="0" distL="114300" distR="114300" simplePos="0" relativeHeight="251663360" behindDoc="0" locked="0" layoutInCell="1" allowOverlap="1" wp14:anchorId="46D9017B" wp14:editId="67F4D160">
              <wp:simplePos x="0" y="0"/>
              <wp:positionH relativeFrom="column">
                <wp:posOffset>-247650</wp:posOffset>
              </wp:positionH>
              <wp:positionV relativeFrom="paragraph">
                <wp:posOffset>-66675</wp:posOffset>
              </wp:positionV>
              <wp:extent cx="6398895" cy="489928"/>
              <wp:effectExtent l="0" t="0" r="1905" b="5715"/>
              <wp:wrapNone/>
              <wp:docPr id="2" name="Group 2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6398895" cy="489928"/>
                        <a:chOff x="-152400" y="-152646"/>
                        <a:chExt cx="6398895" cy="490720"/>
                      </a:xfrm>
                    </wpg:grpSpPr>
                    <pic:pic xmlns:pic="http://schemas.openxmlformats.org/drawingml/2006/picture">
                      <pic:nvPicPr>
                        <pic:cNvPr id="5" name="picture"/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4982210" y="-56299"/>
                          <a:ext cx="1264285" cy="361315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6" name="picture"/>
                        <pic:cNvPicPr>
                          <a:picLocks noChangeAspect="1"/>
                        </pic:cNvPicPr>
                      </pic:nvPicPr>
                      <pic:blipFill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2064945" y="-152646"/>
                          <a:ext cx="2827655" cy="48387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7" name="Picture 7"/>
                        <pic:cNvPicPr>
                          <a:picLocks noChangeAspect="1"/>
                        </pic:cNvPicPr>
                      </pic:nvPicPr>
                      <pic:blipFill rotWithShape="1">
                        <a:blip r:embed="rId3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6704" t="17469" r="79754" b="73801"/>
                        <a:stretch/>
                      </pic:blipFill>
                      <pic:spPr bwMode="auto">
                        <a:xfrm>
                          <a:off x="-152400" y="-145161"/>
                          <a:ext cx="1999615" cy="48323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3F307566" id="Group 2" o:spid="_x0000_s1026" style="position:absolute;margin-left:-19.5pt;margin-top:-5.25pt;width:503.85pt;height:38.6pt;z-index:251663360;mso-width-relative:margin;mso-height-relative:margin" coordorigin="-1524,-1526" coordsize="63988,4907" o:gfxdata="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" o:spid="_x0000_s1027" type="#_x0000_t75" style="position:absolute;left:49822;top:-562;width:12642;height:36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">
                <v:imagedata r:id="rId4" o:title=""/>
              </v:shape>
              <v:shape id="picture" o:spid="_x0000_s1028" type="#_x0000_t75" style="position:absolute;left:20649;top:-1526;width:28277;height:48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">
                <v:imagedata r:id="rId5" o:title=""/>
              </v:shape>
              <v:shape id="Picture 7" o:spid="_x0000_s1029" type="#_x0000_t75" style="position:absolute;left:-1524;top:-1451;width:19996;height:483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">
                <v:imagedata r:id="rId6" o:title="" croptop="11448f" cropbottom="48366f" cropleft="4394f" cropright="52268f"/>
              </v:shape>
            </v:group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AB022A" w14:textId="77777777" w:rsidR="00AA74E2" w:rsidRDefault="00AA74E2">
      <w:pPr>
        <w:spacing w:after="0" w:line="240" w:lineRule="auto"/>
      </w:pPr>
      <w:r>
        <w:separator/>
      </w:r>
    </w:p>
  </w:footnote>
  <w:footnote w:type="continuationSeparator" w:id="0">
    <w:p w14:paraId="4B4A07DB" w14:textId="77777777" w:rsidR="00AA74E2" w:rsidRDefault="00AA74E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F0C54A" w14:textId="1A1DA469" w:rsidR="00E87F8C" w:rsidRDefault="00021790">
    <w:pPr>
      <w:pStyle w:val="Header"/>
    </w:pPr>
    <w:r>
      <w:rPr>
        <w:noProof/>
      </w:rPr>
      <mc:AlternateContent>
        <mc:Choice Requires="wps">
          <w:drawing>
            <wp:anchor distT="0" distB="0" distL="114300" distR="114300" simplePos="0" relativeHeight="251661312" behindDoc="1" locked="0" layoutInCell="0" allowOverlap="1" wp14:anchorId="7D69C13E" wp14:editId="3B14701C">
              <wp:simplePos x="0" y="0"/>
              <wp:positionH relativeFrom="margin">
                <wp:align>center</wp:align>
              </wp:positionH>
              <wp:positionV relativeFrom="margin">
                <wp:align>center</wp:align>
              </wp:positionV>
              <wp:extent cx="7720965" cy="656590"/>
              <wp:effectExtent l="0" t="2571750" r="0" b="2477135"/>
              <wp:wrapNone/>
              <wp:docPr id="3" name="Text Box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 noChangeShapeType="1" noTextEdit="1"/>
                    </wps:cNvSpPr>
                    <wps:spPr bwMode="auto">
                      <a:xfrm rot="18900000">
                        <a:off x="0" y="0"/>
                        <a:ext cx="7720965" cy="656590"/>
                      </a:xfrm>
                      <a:prstGeom prst="rect">
                        <a:avLst/>
                      </a:prstGeom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7A27D58C" w14:textId="77777777" w:rsidR="00021790" w:rsidRDefault="00021790" w:rsidP="00021790">
                          <w:pPr>
                            <w:jc w:val="center"/>
                            <w:rPr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Calibri" w:hAnsi="Calibri" w:cs="Calibri"/>
                              <w:color w:val="C0C0C0"/>
                              <w:sz w:val="2"/>
                              <w:szCs w:val="2"/>
                              <w14:textFill>
                                <w14:solidFill>
                                  <w14:srgbClr w14:val="C0C0C0">
                                    <w14:alpha w14:val="50000"/>
                                  </w14:srgbClr>
                                </w14:solidFill>
                              </w14:textFill>
                            </w:rPr>
                            <w:t>INTERNAL DRAFT DO NOT DISTRIBUTE</w:t>
                          </w:r>
                        </w:p>
                      </w:txbxContent>
                    </wps:txbx>
                    <wps:bodyPr wrap="square" numCol="1" fromWordArt="1">
                      <a:prstTxWarp prst="textPlain">
                        <a:avLst>
                          <a:gd name="adj" fmla="val 50000"/>
                        </a:avLst>
                      </a:prstTxWarp>
                      <a:sp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D69C13E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6" type="#_x0000_t202" style="position:absolute;left:0;text-align:left;margin-left:0;margin-top:0;width:607.95pt;height:51.7pt;rotation:-45;z-index:-251655168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center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" o:allowincell="f" filled="f" stroked="f">
              <v:stroke joinstyle="round"/>
              <o:lock v:ext="edit" shapetype="t"/>
              <v:textbox style="mso-fit-shape-to-text:t">
                <w:txbxContent>
                  <w:p w14:paraId="7A27D58C" w14:textId="77777777" w:rsidR="00021790" w:rsidRDefault="00021790" w:rsidP="00021790">
                    <w:pPr>
                      <w:jc w:val="center"/>
                      <w:rPr>
                        <w:sz w:val="24"/>
                        <w:szCs w:val="24"/>
                      </w:rPr>
                    </w:pPr>
                    <w:r>
                      <w:rPr>
                        <w:rFonts w:ascii="Calibri" w:hAnsi="Calibri" w:cs="Calibri"/>
                        <w:color w:val="C0C0C0"/>
                        <w:sz w:val="2"/>
                        <w:szCs w:val="2"/>
                        <w14:textFill>
                          <w14:solidFill>
                            <w14:srgbClr w14:val="C0C0C0">
                              <w14:alpha w14:val="50000"/>
                            </w14:srgbClr>
                          </w14:solidFill>
                        </w14:textFill>
                      </w:rPr>
                      <w:t>INTERNAL DRAFT DO NOT DISTRIBUTE</w:t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234B31"/>
    <w:multiLevelType w:val="hybridMultilevel"/>
    <w:tmpl w:val="A7561230"/>
    <w:lvl w:ilvl="0" w:tplc="10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A961B41"/>
    <w:multiLevelType w:val="hybridMultilevel"/>
    <w:tmpl w:val="A03ED40A"/>
    <w:lvl w:ilvl="0" w:tplc="10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A673F0"/>
    <w:multiLevelType w:val="hybridMultilevel"/>
    <w:tmpl w:val="FD50720E"/>
    <w:lvl w:ilvl="0" w:tplc="10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3ABE4CBA"/>
    <w:multiLevelType w:val="hybridMultilevel"/>
    <w:tmpl w:val="9EAC993E"/>
    <w:lvl w:ilvl="0" w:tplc="10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BAF6CC3"/>
    <w:multiLevelType w:val="hybridMultilevel"/>
    <w:tmpl w:val="75A2618E"/>
    <w:lvl w:ilvl="0" w:tplc="10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6D64F52"/>
    <w:multiLevelType w:val="hybridMultilevel"/>
    <w:tmpl w:val="8390D1CC"/>
    <w:lvl w:ilvl="0" w:tplc="10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22189462">
    <w:abstractNumId w:val="3"/>
  </w:num>
  <w:num w:numId="2" w16cid:durableId="1574125977">
    <w:abstractNumId w:val="2"/>
  </w:num>
  <w:num w:numId="3" w16cid:durableId="473832464">
    <w:abstractNumId w:val="4"/>
  </w:num>
  <w:num w:numId="4" w16cid:durableId="1543707624">
    <w:abstractNumId w:val="5"/>
  </w:num>
  <w:num w:numId="5" w16cid:durableId="1734962496">
    <w:abstractNumId w:val="0"/>
  </w:num>
  <w:num w:numId="6" w16cid:durableId="189569770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21790"/>
    <w:rsid w:val="00021790"/>
    <w:rsid w:val="000524D0"/>
    <w:rsid w:val="000C377B"/>
    <w:rsid w:val="0022645B"/>
    <w:rsid w:val="002B0FB9"/>
    <w:rsid w:val="002B64A5"/>
    <w:rsid w:val="00300F30"/>
    <w:rsid w:val="00307B50"/>
    <w:rsid w:val="004839AD"/>
    <w:rsid w:val="004840DA"/>
    <w:rsid w:val="00487404"/>
    <w:rsid w:val="004C7A07"/>
    <w:rsid w:val="004E0F97"/>
    <w:rsid w:val="00594333"/>
    <w:rsid w:val="005F641C"/>
    <w:rsid w:val="006058D1"/>
    <w:rsid w:val="00614767"/>
    <w:rsid w:val="0062788A"/>
    <w:rsid w:val="006630D5"/>
    <w:rsid w:val="006A3B87"/>
    <w:rsid w:val="006B0733"/>
    <w:rsid w:val="007539AB"/>
    <w:rsid w:val="007D762E"/>
    <w:rsid w:val="007F6E38"/>
    <w:rsid w:val="00854F4E"/>
    <w:rsid w:val="00856921"/>
    <w:rsid w:val="00860C27"/>
    <w:rsid w:val="00870D51"/>
    <w:rsid w:val="008844F6"/>
    <w:rsid w:val="00887003"/>
    <w:rsid w:val="008A13CA"/>
    <w:rsid w:val="008E6813"/>
    <w:rsid w:val="009131F0"/>
    <w:rsid w:val="00962523"/>
    <w:rsid w:val="009741AD"/>
    <w:rsid w:val="00AA74E2"/>
    <w:rsid w:val="00AD26D2"/>
    <w:rsid w:val="00CA16F2"/>
    <w:rsid w:val="00CB2A8F"/>
    <w:rsid w:val="00D042EF"/>
    <w:rsid w:val="00D44ED0"/>
    <w:rsid w:val="00D83855"/>
    <w:rsid w:val="00DE4A71"/>
    <w:rsid w:val="00E27C2B"/>
    <w:rsid w:val="00EA70BA"/>
    <w:rsid w:val="00EB2889"/>
    <w:rsid w:val="00FC46DF"/>
    <w:rsid w:val="00FE21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BF1CC55"/>
  <w15:chartTrackingRefBased/>
  <w15:docId w15:val="{113911F9-40DD-4907-B453-71C1FF1C71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21790"/>
  </w:style>
  <w:style w:type="paragraph" w:styleId="Heading1">
    <w:name w:val="heading 1"/>
    <w:basedOn w:val="Normal"/>
    <w:next w:val="Normal"/>
    <w:link w:val="Heading1Char"/>
    <w:uiPriority w:val="9"/>
    <w:qFormat/>
    <w:rsid w:val="0048740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021790"/>
    <w:pPr>
      <w:spacing w:after="0" w:line="240" w:lineRule="auto"/>
      <w:jc w:val="both"/>
      <w:outlineLvl w:val="1"/>
    </w:pPr>
    <w:rPr>
      <w:rFonts w:ascii="Calibri" w:eastAsia="Times New Roman" w:hAnsi="Calibri" w:cs="Times New Roman"/>
      <w:b/>
      <w:sz w:val="28"/>
      <w:szCs w:val="24"/>
      <w:lang w:val="en-US"/>
    </w:rPr>
  </w:style>
  <w:style w:type="paragraph" w:styleId="Heading3">
    <w:name w:val="heading 3"/>
    <w:basedOn w:val="Normal"/>
    <w:next w:val="Normal"/>
    <w:link w:val="Heading3Char"/>
    <w:qFormat/>
    <w:rsid w:val="00021790"/>
    <w:pPr>
      <w:spacing w:after="0" w:line="240" w:lineRule="auto"/>
      <w:jc w:val="both"/>
      <w:outlineLvl w:val="2"/>
    </w:pPr>
    <w:rPr>
      <w:rFonts w:ascii="Calibri" w:eastAsia="Times New Roman" w:hAnsi="Calibri" w:cs="Times New Roman"/>
      <w:b/>
      <w:bCs/>
      <w:sz w:val="20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021790"/>
    <w:rPr>
      <w:rFonts w:ascii="Calibri" w:eastAsia="Times New Roman" w:hAnsi="Calibri" w:cs="Times New Roman"/>
      <w:b/>
      <w:sz w:val="28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rsid w:val="00021790"/>
    <w:rPr>
      <w:rFonts w:ascii="Calibri" w:eastAsia="Times New Roman" w:hAnsi="Calibri" w:cs="Times New Roman"/>
      <w:b/>
      <w:bCs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021790"/>
    <w:pPr>
      <w:spacing w:after="0" w:line="240" w:lineRule="auto"/>
    </w:pPr>
    <w:rPr>
      <w:rFonts w:eastAsiaTheme="minorEastAsia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rsid w:val="00021790"/>
    <w:pPr>
      <w:tabs>
        <w:tab w:val="center" w:pos="4320"/>
        <w:tab w:val="right" w:pos="8640"/>
      </w:tabs>
      <w:spacing w:after="0" w:line="240" w:lineRule="auto"/>
      <w:jc w:val="both"/>
    </w:pPr>
    <w:rPr>
      <w:rFonts w:ascii="Calibri" w:eastAsia="Times New Roman" w:hAnsi="Calibri" w:cs="Times New Roman"/>
      <w:sz w:val="20"/>
      <w:szCs w:val="24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021790"/>
    <w:rPr>
      <w:rFonts w:ascii="Calibri" w:eastAsia="Times New Roman" w:hAnsi="Calibri" w:cs="Times New Roman"/>
      <w:sz w:val="20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179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1790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8740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487404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487404"/>
  </w:style>
  <w:style w:type="character" w:styleId="Hyperlink">
    <w:name w:val="Hyperlink"/>
    <w:basedOn w:val="DefaultParagraphFont"/>
    <w:uiPriority w:val="99"/>
    <w:rsid w:val="00487404"/>
    <w:rPr>
      <w:color w:val="0000FF"/>
      <w:u w:val="single"/>
    </w:rPr>
  </w:style>
  <w:style w:type="table" w:styleId="PlainTable1">
    <w:name w:val="Plain Table 1"/>
    <w:basedOn w:val="TableNormal"/>
    <w:uiPriority w:val="41"/>
    <w:rsid w:val="00487404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Footer">
    <w:name w:val="footer"/>
    <w:basedOn w:val="Normal"/>
    <w:link w:val="FooterChar"/>
    <w:uiPriority w:val="99"/>
    <w:unhideWhenUsed/>
    <w:rsid w:val="002B64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B64A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4719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59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863851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836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21168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31859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23527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afterstroke.ca/resources/srimp/" TargetMode="External"/><Relationship Id="rId13" Type="http://schemas.openxmlformats.org/officeDocument/2006/relationships/customXml" Target="../customXml/item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customXml" Target="../customXml/item3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customXml" Target="../customXml/item2.xml"/></Relationships>
</file>

<file path=word/_rels/footer1.xml.rels><?xml version="1.0" encoding="UTF-8" standalone="yes"?>
<Relationships xmlns="http://schemas.openxmlformats.org/package/2006/relationships"><Relationship Id="rId3" Type="http://schemas.openxmlformats.org/officeDocument/2006/relationships/image" Target="media/image4.png"/><Relationship Id="rId2" Type="http://schemas.openxmlformats.org/officeDocument/2006/relationships/image" Target="media/image3.jpeg"/><Relationship Id="rId1" Type="http://schemas.openxmlformats.org/officeDocument/2006/relationships/image" Target="media/image2.png"/><Relationship Id="rId6" Type="http://schemas.openxmlformats.org/officeDocument/2006/relationships/image" Target="media/image7.png"/><Relationship Id="rId5" Type="http://schemas.openxmlformats.org/officeDocument/2006/relationships/image" Target="media/image6.jpeg"/><Relationship Id="rId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DABE451578F1645870788DBFFABCB65" ma:contentTypeVersion="6" ma:contentTypeDescription="Create a new document." ma:contentTypeScope="" ma:versionID="5a63c530cbc5343052434329a1967a19">
  <xsd:schema xmlns:xsd="http://www.w3.org/2001/XMLSchema" xmlns:xs="http://www.w3.org/2001/XMLSchema" xmlns:p="http://schemas.microsoft.com/office/2006/metadata/properties" xmlns:ns2="b6ad50b5-94c8-4f29-a3f6-31baf24694d4" xmlns:ns3="4bb11b3c-6b65-4ea3-950e-a78f67ca5b58" targetNamespace="http://schemas.microsoft.com/office/2006/metadata/properties" ma:root="true" ma:fieldsID="ca7330998a77432722b073a807a70af0" ns2:_="" ns3:_="">
    <xsd:import namespace="b6ad50b5-94c8-4f29-a3f6-31baf24694d4"/>
    <xsd:import namespace="4bb11b3c-6b65-4ea3-950e-a78f67ca5b5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6ad50b5-94c8-4f29-a3f6-31baf24694d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bb11b3c-6b65-4ea3-950e-a78f67ca5b58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C94079B2-039C-4EC4-99A4-1B8A7B9AC77B}"/>
</file>

<file path=customXml/itemProps2.xml><?xml version="1.0" encoding="utf-8"?>
<ds:datastoreItem xmlns:ds="http://schemas.openxmlformats.org/officeDocument/2006/customXml" ds:itemID="{BFE440F6-98C4-4D07-B283-7D3B1E8A7C8B}"/>
</file>

<file path=customXml/itemProps3.xml><?xml version="1.0" encoding="utf-8"?>
<ds:datastoreItem xmlns:ds="http://schemas.openxmlformats.org/officeDocument/2006/customXml" ds:itemID="{9B048DE8-4BDA-4BA5-8FD7-EE6519251954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040</Words>
  <Characters>5928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n Van Den Hoek</dc:creator>
  <cp:keywords/>
  <dc:description/>
  <cp:lastModifiedBy>Joseph Fulton</cp:lastModifiedBy>
  <cp:revision>3</cp:revision>
  <dcterms:created xsi:type="dcterms:W3CDTF">2022-10-04T16:41:00Z</dcterms:created>
  <dcterms:modified xsi:type="dcterms:W3CDTF">2022-10-04T1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DABE451578F1645870788DBFFABCB65</vt:lpwstr>
  </property>
</Properties>
</file>